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proofErr w:type="spellStart"/>
      <w:r>
        <w:rPr>
          <w:rStyle w:val="Strong"/>
          <w:rFonts w:eastAsia="Times New Roman" w:cs="Times New Roman"/>
        </w:rPr>
        <w:t>TropForC-db</w:t>
      </w:r>
      <w:proofErr w:type="spellEnd"/>
      <w:r>
        <w:rPr>
          <w:rFonts w:eastAsia="Times New Roman" w:cs="Times New Roman"/>
        </w:rPr>
        <w:t xml:space="preserve">) is the tropical component of </w:t>
      </w:r>
      <w:proofErr w:type="spellStart"/>
      <w:r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Pr="00AB4401">
        <w:rPr>
          <w:sz w:val="22"/>
          <w:szCs w:val="22"/>
        </w:rPr>
        <w:fldChar w:fldCharType="begin"/>
      </w:r>
      <w:r w:rsidRPr="00AB4401">
        <w:rPr>
          <w:sz w:val="22"/>
          <w:szCs w:val="22"/>
        </w:rPr>
        <w:instrText xml:space="preserve"> HYPERLINK "https://github.com/forc-db/TropForC/blob/master/CONTRIBUTING.md" </w:instrText>
      </w:r>
      <w:r w:rsidRPr="00AB4401">
        <w:rPr>
          <w:sz w:val="22"/>
          <w:szCs w:val="22"/>
        </w:rPr>
        <w:fldChar w:fldCharType="separate"/>
      </w:r>
      <w:r w:rsidRPr="00AB4401">
        <w:rPr>
          <w:rStyle w:val="Hyperlink"/>
          <w:sz w:val="22"/>
          <w:szCs w:val="22"/>
        </w:rPr>
        <w:t>https://github.com/forc-db/TropForC/blob/master/CONTRIBUTING.md</w:t>
      </w:r>
      <w:r w:rsidRPr="00AB4401">
        <w:rPr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3BF3D9F7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31157A">
        <w:rPr>
          <w:rFonts w:cs="Times New Roman"/>
          <w:noProof/>
        </w:rPr>
        <w:drawing>
          <wp:inline distT="0" distB="0" distL="0" distR="0" wp14:anchorId="2AB3AADD" wp14:editId="363813D3">
            <wp:extent cx="5943600" cy="7686771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6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bookmarkStart w:id="0" w:name="_GoBack"/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ED5F0F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Pr="0064529C">
        <w:rPr>
          <w:rFonts w:cs="Times New Roman"/>
          <w:color w:val="5F0F37"/>
          <w:sz w:val="16"/>
          <w:szCs w:val="20"/>
        </w:rPr>
        <w:t> </w:t>
      </w:r>
    </w:p>
    <w:bookmarkEnd w:id="0"/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iteID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at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n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r w:rsidRPr="00045249">
              <w:rPr>
                <w:rFonts w:cs="Times New Roman"/>
              </w:rPr>
              <w:t>masl</w:t>
            </w:r>
            <w:proofErr w:type="spell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in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max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oilnotes</w:t>
            </w:r>
            <w:proofErr w:type="spell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notes</w:t>
            </w:r>
            <w:proofErr w:type="spell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ref</w:t>
            </w:r>
            <w:proofErr w:type="spell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</w:t>
            </w:r>
            <w:proofErr w:type="spell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historyID</w:t>
            </w:r>
            <w:proofErr w:type="spell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area</w:t>
            </w:r>
            <w:proofErr w:type="spell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045249" w:rsidRPr="00045249" w14:paraId="7337069B" w14:textId="77777777" w:rsidTr="00726CF0">
        <w:tc>
          <w:tcPr>
            <w:tcW w:w="2160" w:type="dxa"/>
          </w:tcPr>
          <w:p w14:paraId="6C117D8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408" w:type="dxa"/>
          </w:tcPr>
          <w:p w14:paraId="7608C28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491CDC2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C615F3B" w14:textId="77777777" w:rsidTr="00726CF0">
        <w:tc>
          <w:tcPr>
            <w:tcW w:w="2160" w:type="dxa"/>
          </w:tcPr>
          <w:p w14:paraId="21054FDD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408" w:type="dxa"/>
          </w:tcPr>
          <w:p w14:paraId="63D585F5" w14:textId="10D4FA3D" w:rsidR="00021EE3" w:rsidRPr="00045249" w:rsidRDefault="00021EE3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 w:rsidR="0039116D">
              <w:rPr>
                <w:rFonts w:cs="Times New Roman"/>
              </w:rPr>
              <w:t xml:space="preserve"> (codes given in</w:t>
            </w:r>
            <w:r w:rsidR="00A377CE">
              <w:rPr>
                <w:rFonts w:cs="Times New Roman"/>
              </w:rPr>
              <w:t xml:space="preserve"> Table 2</w:t>
            </w:r>
            <w:r w:rsidR="0039116D">
              <w:rPr>
                <w:rFonts w:cs="Times New Roman"/>
              </w:rPr>
              <w:t>)</w:t>
            </w:r>
            <w:r w:rsidR="00A377CE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1180FC7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62671C2" w14:textId="77777777" w:rsidTr="00726CF0">
        <w:tc>
          <w:tcPr>
            <w:tcW w:w="2160" w:type="dxa"/>
          </w:tcPr>
          <w:p w14:paraId="5E8F2EA7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408" w:type="dxa"/>
          </w:tcPr>
          <w:p w14:paraId="35FD9CCD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83967EB" w14:textId="77777777" w:rsidTr="00726CF0">
        <w:tc>
          <w:tcPr>
            <w:tcW w:w="2160" w:type="dxa"/>
          </w:tcPr>
          <w:p w14:paraId="3BE70D2C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408" w:type="dxa"/>
          </w:tcPr>
          <w:p w14:paraId="29F127D4" w14:textId="2C66A868" w:rsidR="00021EE3" w:rsidRPr="00045249" w:rsidRDefault="00021EE3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 w:rsidR="00406E41"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5F8CA0AC" w14:textId="77777777" w:rsidTr="00726CF0">
        <w:tc>
          <w:tcPr>
            <w:tcW w:w="2160" w:type="dxa"/>
          </w:tcPr>
          <w:p w14:paraId="3D54619C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021EE3" w:rsidRPr="00045249" w:rsidRDefault="00C166D1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E763C49" w14:textId="77777777" w:rsidTr="00726CF0">
        <w:tc>
          <w:tcPr>
            <w:tcW w:w="2160" w:type="dxa"/>
          </w:tcPr>
          <w:p w14:paraId="30FCC8C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21EE3" w:rsidRPr="00045249" w14:paraId="01B29444" w14:textId="77777777" w:rsidTr="00726CF0">
        <w:tc>
          <w:tcPr>
            <w:tcW w:w="2160" w:type="dxa"/>
          </w:tcPr>
          <w:p w14:paraId="38F387E6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istnotes</w:t>
            </w:r>
            <w:proofErr w:type="spellEnd"/>
          </w:p>
        </w:tc>
        <w:tc>
          <w:tcPr>
            <w:tcW w:w="6408" w:type="dxa"/>
          </w:tcPr>
          <w:p w14:paraId="71B1520D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easurementID</w:t>
            </w:r>
            <w:proofErr w:type="spell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nd.age</w:t>
            </w:r>
            <w:proofErr w:type="spell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ominantveg</w:t>
            </w:r>
            <w:proofErr w:type="spell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monospecific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cult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grazed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other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06ACB">
              <w:rPr>
                <w:rFonts w:cs="Times New Roman"/>
              </w:rPr>
              <w:t>nodata</w:t>
            </w:r>
            <w:proofErr w:type="spell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end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end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tname</w:t>
            </w:r>
            <w:proofErr w:type="spell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code</w:t>
            </w:r>
            <w:proofErr w:type="spell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num</w:t>
            </w:r>
            <w:proofErr w:type="spell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doi</w:t>
            </w:r>
            <w:proofErr w:type="spell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author</w:t>
            </w:r>
            <w:proofErr w:type="spell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year</w:t>
            </w:r>
            <w:proofErr w:type="spell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title</w:t>
            </w:r>
            <w:proofErr w:type="spell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aded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>for the 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allometric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r w:rsidRPr="00AE0DAD">
              <w:rPr>
                <w:color w:val="000000"/>
              </w:rPr>
              <w:t>nodata</w:t>
            </w:r>
            <w:proofErr w:type="spell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.5'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ED5F0F" w:rsidRDefault="00ED5F0F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ED5F0F" w:rsidRDefault="00ED5F0F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ED5F0F" w:rsidRDefault="00ED5F0F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ED5F0F" w:rsidRDefault="00ED5F0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ED5F0F" w:rsidRDefault="00ED5F0F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4529C">
      <w:rPr>
        <w:rStyle w:val="PageNumber"/>
        <w:noProof/>
      </w:rPr>
      <w:t>4</w:t>
    </w:r>
    <w:r>
      <w:rPr>
        <w:rStyle w:val="PageNumber"/>
      </w:rPr>
      <w:fldChar w:fldCharType="end"/>
    </w:r>
  </w:p>
  <w:p w14:paraId="7AD23B4A" w14:textId="16F1B82C" w:rsidR="00ED5F0F" w:rsidRPr="0005049F" w:rsidRDefault="00ED5F0F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>
      <w:rPr>
        <w:noProof/>
        <w:sz w:val="20"/>
        <w:szCs w:val="20"/>
      </w:rPr>
      <w:t>2/24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ED5F0F" w:rsidRDefault="00ED5F0F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ED5F0F" w:rsidRDefault="00ED5F0F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ED5F0F" w:rsidRPr="00AC4666" w:rsidRDefault="00ED5F0F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ED5F0F" w:rsidRPr="00AC4666" w:rsidRDefault="00ED5F0F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7C93"/>
    <w:rsid w:val="00102612"/>
    <w:rsid w:val="00106CFA"/>
    <w:rsid w:val="00115BBB"/>
    <w:rsid w:val="00117665"/>
    <w:rsid w:val="00125597"/>
    <w:rsid w:val="0013413F"/>
    <w:rsid w:val="00141CE7"/>
    <w:rsid w:val="00147466"/>
    <w:rsid w:val="00167712"/>
    <w:rsid w:val="00176824"/>
    <w:rsid w:val="00180FEC"/>
    <w:rsid w:val="001827D7"/>
    <w:rsid w:val="001855E5"/>
    <w:rsid w:val="001941C8"/>
    <w:rsid w:val="001A2A2B"/>
    <w:rsid w:val="001A4615"/>
    <w:rsid w:val="001A7138"/>
    <w:rsid w:val="001B2A49"/>
    <w:rsid w:val="001B38E1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DF4"/>
    <w:rsid w:val="00366B18"/>
    <w:rsid w:val="00370DCE"/>
    <w:rsid w:val="0037162A"/>
    <w:rsid w:val="00375DF1"/>
    <w:rsid w:val="0037731F"/>
    <w:rsid w:val="003846F5"/>
    <w:rsid w:val="00385672"/>
    <w:rsid w:val="0038701C"/>
    <w:rsid w:val="0039116D"/>
    <w:rsid w:val="00395F67"/>
    <w:rsid w:val="003968AB"/>
    <w:rsid w:val="00396C1B"/>
    <w:rsid w:val="003D5076"/>
    <w:rsid w:val="003F3F29"/>
    <w:rsid w:val="003F4ED0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D55"/>
    <w:rsid w:val="00804A54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FE2A79-2E32-554A-9F48-BD793B5483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475</Words>
  <Characters>19810</Characters>
  <Application>Microsoft Macintosh Word</Application>
  <DocSecurity>0</DocSecurity>
  <Lines>347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1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2-24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